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872460" w:rsidRDefault="00922418" w:rsidP="00194CA4">
      <w:pPr>
        <w:pStyle w:val="Heading3"/>
        <w:rPr>
          <w:lang w:val="de-DE"/>
        </w:rPr>
      </w:pPr>
      <w:r w:rsidRPr="00872460">
        <w:rPr>
          <w:sz w:val="32"/>
          <w:szCs w:val="32"/>
          <w:lang w:val="de-DE"/>
        </w:rPr>
        <w:t xml:space="preserve">Coptic </w:t>
      </w:r>
      <w:r w:rsidR="00FE5302" w:rsidRPr="00872460">
        <w:rPr>
          <w:sz w:val="32"/>
          <w:szCs w:val="32"/>
          <w:lang w:val="de-DE"/>
        </w:rPr>
        <w:t>SCRIPTORIUM</w:t>
      </w:r>
      <w:r w:rsidR="007B44DA" w:rsidRPr="00872460">
        <w:rPr>
          <w:lang w:val="de-DE"/>
        </w:rPr>
        <w:t xml:space="preserve"> Diplomatic Transcription Guidelines</w:t>
      </w:r>
    </w:p>
    <w:p w14:paraId="63F6867B" w14:textId="41FAF971" w:rsidR="007B44DA" w:rsidRPr="00DD3E11" w:rsidRDefault="007B44DA" w:rsidP="00194CA4">
      <w:pPr>
        <w:rPr>
          <w:i/>
          <w:lang w:val="de-DE"/>
        </w:rPr>
      </w:pPr>
      <w:r w:rsidRPr="00DD3E11">
        <w:rPr>
          <w:i/>
          <w:lang w:val="de-DE"/>
        </w:rPr>
        <w:t xml:space="preserve">Version: </w:t>
      </w:r>
      <w:r w:rsidR="00E42B13" w:rsidRPr="00DD3E11">
        <w:rPr>
          <w:i/>
          <w:lang w:val="de-DE"/>
        </w:rPr>
        <w:tab/>
      </w:r>
      <w:r w:rsidRPr="00DD3E11">
        <w:rPr>
          <w:i/>
          <w:lang w:val="de-DE"/>
        </w:rPr>
        <w:t>1.</w:t>
      </w:r>
      <w:r w:rsidR="00450B4B">
        <w:rPr>
          <w:i/>
          <w:lang w:val="de-DE"/>
        </w:rPr>
        <w:t>1.</w:t>
      </w:r>
      <w:r w:rsidR="009A2AD9">
        <w:rPr>
          <w:i/>
          <w:lang w:val="de-DE"/>
        </w:rPr>
        <w:t>2</w:t>
      </w:r>
      <w:r w:rsidRPr="00DD3E11">
        <w:rPr>
          <w:i/>
          <w:lang w:val="de-DE"/>
        </w:rPr>
        <w:t>_</w:t>
      </w:r>
      <w:r w:rsidR="00664DBB">
        <w:rPr>
          <w:i/>
          <w:lang w:val="de-DE"/>
        </w:rPr>
        <w:t>2015</w:t>
      </w:r>
      <w:r w:rsidR="00DD3E11">
        <w:rPr>
          <w:i/>
          <w:lang w:val="de-DE"/>
        </w:rPr>
        <w:t>.</w:t>
      </w:r>
      <w:ins w:id="0" w:author="Carrie Schroeder" w:date="2015-03-19T14:13:00Z">
        <w:r w:rsidR="00DC24CD">
          <w:rPr>
            <w:i/>
            <w:lang w:val="de-DE"/>
          </w:rPr>
          <w:t>3</w:t>
        </w:r>
      </w:ins>
      <w:del w:id="1" w:author="Carrie Schroeder" w:date="2015-03-19T14:13:00Z">
        <w:r w:rsidR="00EE595A" w:rsidDel="00DC24CD">
          <w:rPr>
            <w:i/>
            <w:lang w:val="de-DE"/>
          </w:rPr>
          <w:delText>1</w:delText>
        </w:r>
      </w:del>
      <w:r w:rsidR="00EE595A">
        <w:rPr>
          <w:i/>
          <w:lang w:val="de-DE"/>
        </w:rPr>
        <w:t>.</w:t>
      </w:r>
      <w:ins w:id="2" w:author="Carrie Schroeder" w:date="2015-03-19T14:13:00Z">
        <w:r w:rsidR="00DC24CD">
          <w:rPr>
            <w:i/>
            <w:lang w:val="de-DE"/>
          </w:rPr>
          <w:t>19</w:t>
        </w:r>
      </w:ins>
      <w:del w:id="3" w:author="Carrie Schroeder" w:date="2015-03-19T14:13:00Z">
        <w:r w:rsidR="00C87FB9" w:rsidDel="00DC24CD">
          <w:rPr>
            <w:i/>
            <w:lang w:val="de-DE"/>
          </w:rPr>
          <w:delText>30</w:delText>
        </w:r>
      </w:del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1240BDA1" w14:textId="380A7106" w:rsidR="007B44DA" w:rsidRPr="00DD3E11" w:rsidDel="001F2743" w:rsidRDefault="007B44DA" w:rsidP="00194CA4">
      <w:pPr>
        <w:pStyle w:val="Paragraph"/>
        <w:rPr>
          <w:del w:id="4" w:author="Carrie Schroeder" w:date="2015-03-19T14:13:00Z"/>
          <w:sz w:val="20"/>
          <w:szCs w:val="20"/>
          <w:lang w:val="de-DE"/>
        </w:rPr>
      </w:pPr>
      <w:r w:rsidRPr="00DD3E11">
        <w:rPr>
          <w:sz w:val="20"/>
          <w:szCs w:val="20"/>
          <w:lang w:val="de-DE"/>
        </w:rPr>
        <w:t xml:space="preserve">1. </w:t>
      </w:r>
      <w:del w:id="5" w:author="Carrie Schroeder" w:date="2015-03-19T14:13:00Z">
        <w:r w:rsidRPr="00DD3E11" w:rsidDel="001F2743">
          <w:rPr>
            <w:sz w:val="20"/>
            <w:szCs w:val="20"/>
            <w:lang w:val="de-DE"/>
          </w:rPr>
          <w:delText>Humboldt-Universität zu Berlin</w:delText>
        </w:r>
      </w:del>
    </w:p>
    <w:p w14:paraId="6F616DD9" w14:textId="6B8389FD" w:rsidR="006A5F2F" w:rsidRDefault="007B44DA" w:rsidP="001F2743">
      <w:pPr>
        <w:pStyle w:val="Paragraph"/>
        <w:rPr>
          <w:ins w:id="6" w:author="Carrie Schroeder" w:date="2015-03-19T14:13:00Z"/>
          <w:sz w:val="20"/>
          <w:szCs w:val="20"/>
          <w:lang w:val="de-DE"/>
        </w:rPr>
        <w:pPrChange w:id="7" w:author="Carrie Schroeder" w:date="2015-03-19T14:13:00Z">
          <w:pPr>
            <w:pStyle w:val="Paragraph"/>
          </w:pPr>
        </w:pPrChange>
      </w:pPr>
      <w:del w:id="8" w:author="Carrie Schroeder" w:date="2015-03-19T14:13:00Z">
        <w:r w:rsidRPr="00AA0080" w:rsidDel="001F2743">
          <w:rPr>
            <w:sz w:val="20"/>
            <w:szCs w:val="20"/>
          </w:rPr>
          <w:delText>2. University of the Pacific</w:delText>
        </w:r>
      </w:del>
      <w:ins w:id="9" w:author="Carrie Schroeder" w:date="2015-03-19T14:13:00Z">
        <w:r w:rsidR="001F2743">
          <w:rPr>
            <w:sz w:val="20"/>
            <w:szCs w:val="20"/>
            <w:lang w:val="de-DE"/>
          </w:rPr>
          <w:t>University of the Pacific</w:t>
        </w:r>
      </w:ins>
    </w:p>
    <w:p w14:paraId="6810E73A" w14:textId="30519AA9" w:rsidR="001F2743" w:rsidRPr="000662F7" w:rsidRDefault="001F2743" w:rsidP="001F2743">
      <w:pPr>
        <w:pStyle w:val="Paragraph"/>
        <w:rPr>
          <w:sz w:val="20"/>
          <w:szCs w:val="20"/>
        </w:rPr>
        <w:pPrChange w:id="10" w:author="Carrie Schroeder" w:date="2015-03-19T14:13:00Z">
          <w:pPr>
            <w:pStyle w:val="Paragraph"/>
          </w:pPr>
        </w:pPrChange>
      </w:pPr>
      <w:ins w:id="11" w:author="Carrie Schroeder" w:date="2015-03-19T14:13:00Z">
        <w:r>
          <w:rPr>
            <w:sz w:val="20"/>
            <w:szCs w:val="20"/>
            <w:lang w:val="de-DE"/>
          </w:rPr>
          <w:t>2. Georgetown University</w:t>
        </w:r>
      </w:ins>
      <w:bookmarkStart w:id="12" w:name="_GoBack"/>
      <w:bookmarkEnd w:id="12"/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Sahidic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r>
        <w:t xml:space="preserve">The diplomatic transcription </w:t>
      </w:r>
      <w:r w:rsidR="00A74A97">
        <w:t xml:space="preserve">also utilizes </w:t>
      </w:r>
      <w:r>
        <w:t xml:space="preserve">XML (eXtensible Markup Language) </w:t>
      </w:r>
      <w:r w:rsidR="00FD794C">
        <w:t>-</w:t>
      </w:r>
      <w:r w:rsidR="00231AF0">
        <w:t xml:space="preserve">like </w:t>
      </w:r>
      <w:r>
        <w:t xml:space="preserve">tagsets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EpiDoc subset of TEI XML is utilized</w:t>
      </w:r>
      <w:r w:rsidR="00231AF0">
        <w:t xml:space="preserve"> for element nomenclature</w:t>
      </w:r>
      <w:r>
        <w:t xml:space="preserve">.  EpiDoc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cb/&gt;). Instead, all tags</w:t>
      </w:r>
      <w:r w:rsidR="00107A5B">
        <w:t xml:space="preserve"> are </w:t>
      </w:r>
      <w:r w:rsidR="00A33E96">
        <w:t>span annotations (e.g., &lt;cb&gt;This is a column of Coptic text.&lt;/cb&gt;)</w:t>
      </w:r>
      <w:r w:rsidR="00DD3E11">
        <w:t>.</w:t>
      </w:r>
    </w:p>
    <w:p w14:paraId="3E64D95B" w14:textId="6ECD01CE" w:rsidR="00F70304" w:rsidRDefault="00F70304" w:rsidP="00231AF0">
      <w:r>
        <w:t>We recommend using an XML editor such as Oxygen to ensure the encoding is well-formed and well-structured.</w:t>
      </w:r>
    </w:p>
    <w:p w14:paraId="66DFA643" w14:textId="46533919" w:rsidR="003202E6" w:rsidRDefault="00C824D2" w:rsidP="00E42B13"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>by various digital tools and software, such as a tokenizer, a part-of-speech tagger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The resulting transcription itself </w:t>
      </w:r>
      <w:r w:rsidR="008547D2">
        <w:t>does</w:t>
      </w:r>
      <w:r w:rsidR="00A74A97"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the sample corpora at </w:t>
      </w:r>
      <w:hyperlink r:id="rId11" w:history="1">
        <w:r w:rsidR="00DD3E11" w:rsidRPr="00DD3E11">
          <w:rPr>
            <w:rStyle w:val="Hyperlink"/>
          </w:rPr>
          <w:t>http://coptic.pacific.edu</w:t>
        </w:r>
      </w:hyperlink>
      <w:r w:rsidR="001713D4">
        <w:t>.</w:t>
      </w:r>
      <w:r w:rsidR="00872460">
        <w:t xml:space="preserve"> Valid EpiDoc TEI XML versions of the documents are also provided from this site.</w:t>
      </w:r>
    </w:p>
    <w:p w14:paraId="3A1209BA" w14:textId="54ADE220" w:rsidR="007F6E64" w:rsidRDefault="007F6E64" w:rsidP="007F6E64">
      <w:pPr>
        <w:pStyle w:val="Heading4"/>
      </w:pPr>
      <w:r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lastRenderedPageBreak/>
        <w:t xml:space="preserve">Texts are encoded using the UTF-8 (Unicode) Coptic language character set.  The freely available Antinoou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standard </w:t>
      </w:r>
      <w:r w:rsidR="00D65735">
        <w:t xml:space="preserve"> </w:t>
      </w:r>
      <w:r w:rsidR="0028185A"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3A24CDA8" w:rsidR="00502A57" w:rsidRPr="00502A57" w:rsidRDefault="00502A57" w:rsidP="006A5F2F">
      <w:pPr>
        <w:rPr>
          <w:rFonts w:ascii="NagHammadiLSU" w:hAnsi="NagHammadiLSU" w:cs="NagHammadiLSU"/>
        </w:rPr>
      </w:pPr>
      <w:r>
        <w:rPr>
          <w:rFonts w:ascii="Times New Roman" w:hAnsi="Times New Roman" w:cs="Times New Roman"/>
        </w:rPr>
        <w:t>Oversized characters typically are not marked with XML tagging. Instead the uppercase version of the character is used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6BB731F3" w:rsidR="00B40717" w:rsidRPr="00872460" w:rsidRDefault="00E9023A" w:rsidP="00B40717">
      <w:pPr>
        <w:ind w:left="720"/>
        <w:rPr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r w:rsidR="00C97E6E">
        <w:rPr>
          <w:rFonts w:ascii="Antinoou" w:hAnsi="Antinoou" w:cs="Antinoou"/>
        </w:rPr>
        <w:t xml:space="preserve">: </w:t>
      </w:r>
    </w:p>
    <w:p w14:paraId="44026CF4" w14:textId="3A2A0AE1" w:rsidR="001A037B" w:rsidRDefault="00B40717" w:rsidP="00B40717">
      <w:pPr>
        <w:ind w:left="720"/>
      </w:pPr>
      <w:r>
        <w:tab/>
        <w:t xml:space="preserve">Example:  </w:t>
      </w: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>.3 Accentuation and Supralinear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supralinear strokes follow the orthography of the manuscript.  Some manuscripts have binding strokes between letters (e.g. </w:t>
      </w:r>
      <w:r>
        <w:rPr>
          <w:rFonts w:ascii="Antinoou" w:hAnsi="Antinoou" w:cs="Antinoou"/>
        </w:rPr>
        <w:t>ϩ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>Notes on encoding individual specific accents, strokes, etc, using the Coptic-English keyboard for Antinoou (for MacIntosh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̄ (as in ⲙ̄) the supralinear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︥</w:t>
      </w:r>
      <w:r>
        <w:rPr>
          <w:rFonts w:ascii="Antinoou" w:hAnsi="Antinoou" w:cs="Antinoou"/>
        </w:rPr>
        <w:t xml:space="preserve">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>) the binding stroke between two letters: type first letter then U+FE24 (&lt; in the Coptic-English keyboard) then second letter then  U+FE25 (&gt; in the Coptic-English keyboard), i.e. m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 (as in ⲙ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>ⲧ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binding stroke over three letters: type the first letter then U+FE24 (&lt; on a Mac using the Coptic-English keyboard) then second letter then U+FE26 (: [i.e. shift+;] on a Mac using the Coptic-English keyboard) then third letter then U+FE25 (&gt; on a Mmac using the Coptic-English keyboard), i.e. m&lt;n:t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᷍  (as in ⲟ᷍ⲩ) circumflex combining two letters: U+1DCD (keystroke shift+option+/ </w:t>
      </w:r>
      <w:r>
        <w:rPr>
          <w:rFonts w:ascii="Antinoou" w:hAnsi="Antinoou" w:cs="Antinoou"/>
        </w:rPr>
        <w:lastRenderedPageBreak/>
        <w:t>on a Mac using the Coptic-English keyboard) typed between the letters, so o¿u (o then shift+option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For squiggly curved or jagged strokes over etas, use a regular circumflex rather than a dot or line or trema ( ̂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Tremas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22275576" w:rsidR="00BF5423" w:rsidRDefault="00BF5423" w:rsidP="00033510">
      <w:r>
        <w:t>All line breaks in the transcription should follow the l</w:t>
      </w:r>
      <w:r w:rsidR="00B27140">
        <w:t>ine breaks of the manuscript.  Use the “E</w:t>
      </w:r>
      <w:r>
        <w:t>nter</w:t>
      </w:r>
      <w:r w:rsidR="00B27140">
        <w:t>” or “Return” key to produce a line break in the text file of the transcription.</w:t>
      </w:r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cb&gt;&lt;/cb&gt; tagset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en-US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107A5B" w:rsidRPr="00D13D8D">
              <w:rPr>
                <w:sz w:val="20"/>
                <w:szCs w:val="20"/>
                <w:lang w:val="it-IT"/>
              </w:rPr>
              <w:t xml:space="preserve">MONB.YA 520; Coptic Manuscript IB </w:t>
            </w:r>
            <w:r w:rsidR="00325E46" w:rsidRPr="00D13D8D">
              <w:rPr>
                <w:sz w:val="20"/>
                <w:szCs w:val="20"/>
                <w:lang w:val="it-IT"/>
              </w:rPr>
              <w:t>2 f. 27v, Naples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en-US"/>
              </w:rPr>
              <w:lastRenderedPageBreak/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en-US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MONB.YA 520; Coptic Manuscript IB 2 f. 27v, Naples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67F36A6C" w:rsidR="00D16FAE" w:rsidRDefault="00D16FAE" w:rsidP="00D16FAE"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sigla </w:t>
      </w:r>
      <w:r w:rsidR="00615AE8">
        <w:t xml:space="preserve">in the example below </w:t>
      </w:r>
      <w:r w:rsidR="003B3A8C">
        <w:t xml:space="preserve">are two-letter codes following the White Monastery codex siglum list created by Tito Orlandi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>(Orlandi 2002; http://cmcl.aai.uni-hamburg.de/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pb&gt;&lt;/pb&gt; tagset with the xml:id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pb xml:id="YA518"&gt;</w:t>
      </w:r>
      <w:r w:rsidR="003B3A8C">
        <w:t xml:space="preserve"> is the opening tag for page 518 in White Monastery codex YA (MONB.YA). </w:t>
      </w:r>
      <w:r w:rsidR="00147EBF">
        <w:t xml:space="preserve"> The xml:id should not contain spaces.  (Thus, </w:t>
      </w:r>
      <w:r w:rsidR="00147EBF" w:rsidRPr="003B3A8C">
        <w:t>xml:id="YA518"</w:t>
      </w:r>
      <w:r w:rsidR="00147EBF">
        <w:t xml:space="preserve"> not </w:t>
      </w:r>
      <w:r w:rsidR="00147EBF" w:rsidRPr="003B3A8C">
        <w:t>xml:id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opening tag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en-US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lastRenderedPageBreak/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>documented in a note element.  (See Figure 3 above).</w:t>
      </w:r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6E7E1133" w:rsidR="008B390A" w:rsidRDefault="00E174D7" w:rsidP="008B390A">
      <w:r>
        <w:t xml:space="preserve">Sahidic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clitics)</w:t>
      </w:r>
      <w:r>
        <w:t xml:space="preserve">.  </w:t>
      </w:r>
      <w:ins w:id="13" w:author="Carrie Schroeder" w:date="2015-03-19T14:10:00Z">
        <w:r w:rsidR="000545EC">
          <w:t>The copula</w:t>
        </w:r>
      </w:ins>
      <w:ins w:id="14" w:author="Carrie Schroeder" w:date="2015-03-19T14:11:00Z">
        <w:r w:rsidR="000545EC">
          <w:t xml:space="preserve">, which some might consider a clitic, remains unbound.  </w:t>
        </w:r>
      </w:ins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</w:p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3A9EA1E0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  <w:ins w:id="15" w:author="Carrie Schroeder" w:date="2015-03-19T14:05:00Z">
        <w:r w:rsidR="00C937C0">
          <w:t>Sometimes a diacritical mark, such as  ̀ does appear</w:t>
        </w:r>
      </w:ins>
      <w:ins w:id="16" w:author="Carrie Schroeder" w:date="2015-03-19T14:06:00Z">
        <w:r w:rsidR="00C937C0">
          <w:t>, but word segmentation following diacritics and punctuation does not always correspond with contemporary segmentation practices (such as Layton or Till (</w:t>
        </w:r>
      </w:ins>
      <w:ins w:id="17" w:author="Carrie Schroeder" w:date="2015-03-19T14:09:00Z">
        <w:r w:rsidR="00C937C0">
          <w:t>1960)</w:t>
        </w:r>
      </w:ins>
      <w:ins w:id="18" w:author="Carrie Schroeder" w:date="2015-03-19T14:05:00Z">
        <w:r w:rsidR="00C937C0">
          <w:t>. More study</w:t>
        </w:r>
      </w:ins>
      <w:ins w:id="19" w:author="Carrie Schroeder" w:date="2015-03-19T14:06:00Z">
        <w:r w:rsidR="00C937C0">
          <w:t xml:space="preserve"> of this marking is required. </w:t>
        </w:r>
      </w:ins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5D260556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n</w:t>
      </w:r>
      <w:r w:rsidR="00D2350D">
        <w:t xml:space="preserve"> undersco</w:t>
      </w:r>
      <w:r w:rsidR="0069337C">
        <w:t xml:space="preserve">re (“_”)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lastRenderedPageBreak/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r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2386700A" w:rsidR="00355935" w:rsidRDefault="00E174D7" w:rsidP="00AD1ABA">
      <w:r>
        <w:t xml:space="preserve">Blank spaces in the transcription correspond to spaces in the manuscript.  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5E6BAC2C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|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06419D43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|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02120E6F" w:rsidR="007F5388" w:rsidRDefault="006464A7" w:rsidP="00D6423D">
      <w:r>
        <w:t>Bound groups</w:t>
      </w:r>
      <w:r w:rsidR="007F5388">
        <w:t xml:space="preserve"> are segmented into </w:t>
      </w:r>
      <w:r>
        <w:t xml:space="preserve">words </w:t>
      </w:r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preposition|article|noun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converter|noun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word_auxiliary|subject pronoun|future marker|verb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77777777" w:rsidR="007520B8" w:rsidRDefault="007520B8" w:rsidP="00AD1ABA"/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1211AD77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the word level and on the morpheme level.</w:t>
      </w:r>
      <w:r w:rsidR="00740A61">
        <w:t xml:space="preserve">  In Coptic SCRIPTORIUM, text is annotated on the word level for the part of speech (see SCRIPTORIUM Part-of-Speech Tagsets for Sahidic Coptic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lastRenderedPageBreak/>
              <w:t>word</w:t>
            </w:r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tokenized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r>
              <w:rPr>
                <w:rFonts w:ascii="Antinoou" w:hAnsi="Antinoou" w:cs="Antinoou"/>
                <w:i/>
              </w:rPr>
              <w:lastRenderedPageBreak/>
              <w:t>no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 xml:space="preserve">(where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Pr="00AC4893" w:rsidRDefault="00EB1456" w:rsidP="00485661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EpiDoc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745F153" w14:textId="7F439D71" w:rsidR="00FE5D19" w:rsidRDefault="00FE5D19" w:rsidP="00961346">
            <w:pPr>
              <w:pStyle w:val="ListParagraph"/>
              <w:ind w:left="360"/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ⲡ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  <w:r w:rsidR="0001138E" w:rsidRPr="00961346">
              <w:br/>
            </w:r>
            <w:r w:rsidR="00166D4A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ⲉⲧ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ⲛⲁⲛⲟ</w:t>
            </w:r>
            <w:r w:rsidR="0001138E" w:rsidRPr="00961346">
              <w:rPr>
                <w:color w:val="000000"/>
              </w:rPr>
              <w:t>&lt;hi rend=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arge</w:t>
            </w:r>
            <w:r w:rsidR="002D1042" w:rsidRPr="00961346">
              <w:rPr>
                <w:color w:val="000000"/>
              </w:rPr>
              <w:t>"&gt;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ⲩ</w:t>
            </w:r>
            <w:r w:rsidR="0001138E" w:rsidRPr="00961346">
              <w:rPr>
                <w:color w:val="000000"/>
              </w:rPr>
              <w:t>&lt;/hi&gt;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color w:val="000000"/>
              </w:rPr>
              <w:t xml:space="preserve">&lt;hi rend= 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ong thin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&gt;</w:t>
            </w:r>
            <w:r w:rsidR="0001138E" w:rsidRPr="00961346">
              <w:rPr>
                <w:rFonts w:ascii="Times New Roman" w:hAnsi="Times New Roman" w:cs="Times New Roman"/>
                <w:color w:val="000000"/>
              </w:rPr>
              <w:t>ϥ</w:t>
            </w:r>
            <w:r w:rsidR="0001138E" w:rsidRPr="007B0DF1">
              <w:rPr>
                <w:color w:val="000000"/>
              </w:rPr>
              <w:t>&lt;/hi&gt;</w:t>
            </w:r>
            <w:r w:rsidR="00166D4A" w:rsidRPr="007B0DF1">
              <w:rPr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EpiDoc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5949ACED" w14:textId="77777777" w:rsidR="007763C9" w:rsidRDefault="00166D4A" w:rsidP="00872460">
            <w:pPr>
              <w:pStyle w:val="ListParagraph"/>
              <w:ind w:left="0"/>
            </w:pPr>
            <w:r>
              <w:rPr>
                <w:noProof/>
                <w:lang w:eastAsia="en-US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47DCFC" w14:textId="5BB8E5AD" w:rsidR="00961346" w:rsidRPr="00FE5D19" w:rsidRDefault="00961346" w:rsidP="00872460">
            <w:pPr>
              <w:pStyle w:val="ListParagraph"/>
              <w:ind w:left="0"/>
            </w:pPr>
          </w:p>
        </w:tc>
      </w:tr>
    </w:tbl>
    <w:p w14:paraId="111FD232" w14:textId="70F12926" w:rsidR="00A65B29" w:rsidRPr="00886FA8" w:rsidRDefault="00886FA8" w:rsidP="00886FA8">
      <w:r>
        <w:lastRenderedPageBreak/>
        <w:t xml:space="preserve">Other  encodings are colors (red, brown, green, etc.)  </w:t>
      </w:r>
      <w:r w:rsidR="006E1B5C">
        <w:t>“ekthetic” should be used for characters that are part of the ongoing text but written to the left of the margin line.</w:t>
      </w:r>
      <w:r w:rsidR="00A65B29">
        <w:t xml:space="preserve">  See below, in which the </w:t>
      </w:r>
      <w:r w:rsidR="00A65B29">
        <w:rPr>
          <w:rFonts w:ascii="New Athena Unicode" w:hAnsi="New Athena Unicode" w:cs="New Athena Unicode"/>
        </w:rPr>
        <w:t xml:space="preserve">ⲡ </w:t>
      </w:r>
      <w:r w:rsidR="00A65B29">
        <w:t>is encoded &lt;hi rend=“red ekthetic”&gt;</w:t>
      </w:r>
      <w:r w:rsidR="00A65B29">
        <w:rPr>
          <w:rFonts w:ascii="New Athena Unicode" w:hAnsi="New Athena Unicode" w:cs="New Athena Unicode"/>
        </w:rPr>
        <w:t>Ⲡ&lt;/hi&gt;</w:t>
      </w:r>
    </w:p>
    <w:p w14:paraId="3B5E0742" w14:textId="0CCF7C78" w:rsidR="006E1B5C" w:rsidRDefault="006E1B5C" w:rsidP="00AC4B09">
      <w:r>
        <w:t xml:space="preserve"> </w:t>
      </w:r>
      <w:r w:rsidR="00A65B29">
        <w:rPr>
          <w:noProof/>
          <w:lang w:eastAsia="en-US"/>
        </w:rPr>
        <w:drawing>
          <wp:inline distT="0" distB="0" distL="0" distR="0" wp14:anchorId="7F5E8616" wp14:editId="684AF2A0">
            <wp:extent cx="1930400" cy="863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5-01-22 at 10.29.17 P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0400" cy="8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9B9AF" w14:textId="6B320ED1" w:rsidR="002D7B94" w:rsidRPr="002D7B94" w:rsidRDefault="00436FB8" w:rsidP="00AC4B09">
      <w:r>
        <w:t xml:space="preserve">hi@rend cannot contain more than five words as per Epidoc guidelines and may contain only alphanumeric characters.  (No punctuation.  So </w:t>
      </w:r>
      <w:r w:rsidRPr="00961346">
        <w:rPr>
          <w:color w:val="000000"/>
        </w:rPr>
        <w:t>&lt;hi rend= "long</w:t>
      </w:r>
      <w:r>
        <w:rPr>
          <w:color w:val="000000"/>
        </w:rPr>
        <w:t>,</w:t>
      </w:r>
      <w:r w:rsidRPr="00961346">
        <w:rPr>
          <w:color w:val="000000"/>
        </w:rPr>
        <w:t xml:space="preserve"> thin"&gt;</w:t>
      </w:r>
      <w:r w:rsidRPr="00961346">
        <w:rPr>
          <w:rFonts w:ascii="Times New Roman" w:hAnsi="Times New Roman" w:cs="Times New Roman"/>
          <w:color w:val="000000"/>
        </w:rPr>
        <w:t>ϥ</w:t>
      </w:r>
      <w:r w:rsidRPr="00552546">
        <w:rPr>
          <w:color w:val="000000"/>
        </w:rPr>
        <w:t>&lt;/hi&gt;</w:t>
      </w:r>
      <w:r>
        <w:rPr>
          <w:color w:val="000000"/>
        </w:rPr>
        <w:t xml:space="preserve"> is invalid.)</w:t>
      </w:r>
    </w:p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underdot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EpiDoc tagset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underdot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t>Lost lines and characters (lacunae) are indicated using square brackets, as in the Leiden conventions.  They may be encoded using the EpiDoc tagse</w:t>
      </w:r>
      <w:r w:rsidR="00DD68F8">
        <w:t xml:space="preserve">t, but it is not required. </w:t>
      </w:r>
      <w:r>
        <w:t>See EpiDoc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r>
        <w:t>[ ]_</w:t>
      </w:r>
    </w:p>
    <w:p w14:paraId="6CCFA9AB" w14:textId="77777777" w:rsidR="00833667" w:rsidRDefault="00833667" w:rsidP="00833667">
      <w:pPr>
        <w:spacing w:after="0"/>
        <w:ind w:left="720"/>
      </w:pPr>
      <w:r>
        <w:t>[ ]_</w:t>
      </w:r>
    </w:p>
    <w:p w14:paraId="75ACEE9E" w14:textId="77777777" w:rsidR="00833667" w:rsidRDefault="00833667" w:rsidP="00833667">
      <w:pPr>
        <w:spacing w:after="0"/>
        <w:ind w:left="720"/>
      </w:pPr>
      <w:r>
        <w:t>[ ]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r>
        <w:t>Unencoded</w:t>
      </w:r>
      <w:r w:rsidR="0075040D">
        <w:t xml:space="preserve"> gaps</w:t>
      </w:r>
      <w:r w:rsidR="00040964">
        <w:t xml:space="preserve"> (no XML elements)</w:t>
      </w:r>
      <w:r>
        <w:t>:</w:t>
      </w:r>
      <w:r>
        <w:br/>
      </w:r>
      <w:r w:rsidRPr="00833667">
        <w:t>[.....]</w:t>
      </w:r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63A72967" w:rsidR="006735BF" w:rsidRDefault="00DD68F8" w:rsidP="00033510">
      <w:r>
        <w:t>Other rendering information is encoded either according to EpiDoc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  <w:r w:rsidR="009A4E79">
        <w:t xml:space="preserve">  See the cheatsheet for Leiden+ conventions in EpiDoc at </w:t>
      </w:r>
      <w:hyperlink r:id="rId19" w:history="1">
        <w:r w:rsidR="009A4E79" w:rsidRPr="009A4E79">
          <w:rPr>
            <w:rStyle w:val="Hyperlink"/>
          </w:rPr>
          <w:t>http://sourceforge.net/p/epidoc/code/HEAD/tree/trunk/guidelines/msword/cheatsheet.doc</w:t>
        </w:r>
      </w:hyperlink>
      <w:r w:rsidR="009A4E79" w:rsidRPr="009A4E79">
        <w:t xml:space="preserve"> and </w:t>
      </w:r>
      <w:hyperlink r:id="rId20" w:history="1">
        <w:r w:rsidR="009A4E79" w:rsidRPr="00073FB2">
          <w:rPr>
            <w:rStyle w:val="Hyperlink"/>
          </w:rPr>
          <w:t>http://papyri.info/editor/documentation?docotype=text</w:t>
        </w:r>
      </w:hyperlink>
      <w:r w:rsidR="009A4E79">
        <w:t xml:space="preserve">.  See also the full list of text transcription guidelines here </w:t>
      </w:r>
      <w:r w:rsidR="009A4E79" w:rsidRPr="009A4E79">
        <w:t>http://www.stoa.org/epidoc/gl/latest/app-alltrans.html</w:t>
      </w:r>
      <w:r w:rsidR="007C6463">
        <w:t>.</w:t>
      </w:r>
    </w:p>
    <w:p w14:paraId="7B1424C8" w14:textId="4ED3F6FB" w:rsidR="007C6463" w:rsidRPr="009A4E79" w:rsidRDefault="007C6463" w:rsidP="00033510">
      <w:r>
        <w:lastRenderedPageBreak/>
        <w:t>Transcribing in Oxygen or a similar XML editor is recommended, to ensure tags are well-structured.</w:t>
      </w:r>
    </w:p>
    <w:p w14:paraId="2C98BDCD" w14:textId="5F069896" w:rsidR="00833667" w:rsidRDefault="003761AA" w:rsidP="00833667">
      <w:pPr>
        <w:pStyle w:val="Heading4"/>
      </w:pPr>
      <w:r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TextEdit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TextEdit 1.7.1 for MacIntosh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>Opening files and Saving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 xml:space="preserve">An up-to-date bibliography can be found at the project’s Zotero page:  </w:t>
      </w:r>
      <w:hyperlink r:id="rId21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c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Bodard, Gabriel. </w:t>
      </w:r>
      <w:r w:rsidRPr="00872460">
        <w:rPr>
          <w:lang w:val="de-DE"/>
        </w:rPr>
        <w:t xml:space="preserve">“EpiDoc Appendix: Glossary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872460">
        <w:rPr>
          <w:lang w:val="de-DE"/>
        </w:rPr>
        <w:t xml:space="preserve">3rd Edition, Revised. Wiesbaden: Harrassowitz, 2011. </w:t>
      </w:r>
      <w:r w:rsidRPr="00BB3E18">
        <w:t>Print.</w:t>
      </w:r>
    </w:p>
    <w:p w14:paraId="6686A292" w14:textId="77777777" w:rsidR="00BB3E18" w:rsidRDefault="00BB3E18" w:rsidP="00C937C0">
      <w:pPr>
        <w:pStyle w:val="Bibliography"/>
        <w:tabs>
          <w:tab w:val="left" w:pos="720"/>
        </w:tabs>
        <w:spacing w:line="240" w:lineRule="auto"/>
        <w:rPr>
          <w:ins w:id="20" w:author="Carrie Schroeder" w:date="2015-03-19T14:09:00Z"/>
        </w:rPr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>. Leiden: Brill, 2002. 211–231. Print.</w:t>
      </w:r>
    </w:p>
    <w:p w14:paraId="72B4DFBF" w14:textId="53DA4EE4" w:rsidR="00C937C0" w:rsidRPr="00C937C0" w:rsidRDefault="00C937C0" w:rsidP="00C937C0">
      <w:pPr>
        <w:ind w:left="720" w:hanging="720"/>
        <w:rPr>
          <w:rFonts w:eastAsia="Times New Roman" w:cs="Times New Roman"/>
          <w:lang w:val="de-DE"/>
          <w:rPrChange w:id="21" w:author="Carrie Schroeder" w:date="2015-03-19T14:09:00Z">
            <w:rPr/>
          </w:rPrChange>
        </w:rPr>
        <w:pPrChange w:id="22" w:author="Carrie Schroeder" w:date="2015-03-19T14:09:00Z">
          <w:pPr>
            <w:pStyle w:val="Bibliography"/>
            <w:spacing w:line="240" w:lineRule="auto"/>
          </w:pPr>
        </w:pPrChange>
      </w:pPr>
      <w:ins w:id="23" w:author="Carrie Schroeder" w:date="2015-03-19T14:09:00Z">
        <w:r w:rsidRPr="005C35DA">
          <w:rPr>
            <w:rFonts w:eastAsia="Times New Roman" w:cs="Times New Roman"/>
            <w:lang w:val="de-DE"/>
          </w:rPr>
          <w:t xml:space="preserve">Till, Walter C. “La séparation des mots en Copte.” </w:t>
        </w:r>
        <w:r w:rsidRPr="005C35DA">
          <w:rPr>
            <w:rFonts w:eastAsia="Times New Roman" w:cs="Times New Roman"/>
            <w:i/>
            <w:iCs/>
            <w:lang w:val="de-DE"/>
          </w:rPr>
          <w:t>Bulletin de l’Institut français d’archéologie orientale</w:t>
        </w:r>
        <w:r w:rsidRPr="005C35DA">
          <w:rPr>
            <w:rFonts w:eastAsia="Times New Roman" w:cs="Times New Roman"/>
            <w:lang w:val="de-DE"/>
          </w:rPr>
          <w:t xml:space="preserve"> 60 (1960): 151–70.</w:t>
        </w:r>
      </w:ins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6EB9F1B7" w14:textId="41F7195A" w:rsidR="0028185A" w:rsidRPr="0028185A" w:rsidRDefault="0028185A">
      <w:r>
        <w:fldChar w:fldCharType="end"/>
      </w:r>
    </w:p>
    <w:p w14:paraId="25F8AD82" w14:textId="77777777" w:rsidR="0028185A" w:rsidRPr="00033510" w:rsidRDefault="0028185A"/>
    <w:sectPr w:rsidR="0028185A" w:rsidRPr="00033510" w:rsidSect="00872460">
      <w:footerReference w:type="even" r:id="rId22"/>
      <w:footerReference w:type="default" r:id="rId23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C3BE80" w14:textId="77777777" w:rsidR="006E1B5C" w:rsidRDefault="006E1B5C" w:rsidP="00983BFD">
      <w:pPr>
        <w:spacing w:after="0"/>
      </w:pPr>
      <w:r>
        <w:separator/>
      </w:r>
    </w:p>
  </w:endnote>
  <w:endnote w:type="continuationSeparator" w:id="0">
    <w:p w14:paraId="6C4B1AA9" w14:textId="77777777" w:rsidR="006E1B5C" w:rsidRDefault="006E1B5C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Antinoou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NagHammadiLSU">
    <w:panose1 w:val="02000000000000000000"/>
    <w:charset w:val="00"/>
    <w:family w:val="auto"/>
    <w:pitch w:val="variable"/>
    <w:sig w:usb0="8000002F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panose1 w:val="02000503000000020003"/>
    <w:charset w:val="00"/>
    <w:family w:val="auto"/>
    <w:pitch w:val="variable"/>
    <w:sig w:usb0="E00022FF" w:usb1="5000E8FB" w:usb2="00000000" w:usb3="00000000" w:csb0="0000008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6E1B5C" w:rsidRDefault="006E1B5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F2743">
      <w:rPr>
        <w:rStyle w:val="PageNumber"/>
        <w:noProof/>
      </w:rPr>
      <w:t>2</w:t>
    </w:r>
    <w:r>
      <w:rPr>
        <w:rStyle w:val="PageNumber"/>
      </w:rPr>
      <w:fldChar w:fldCharType="end"/>
    </w:r>
  </w:p>
  <w:p w14:paraId="03EA8862" w14:textId="77777777" w:rsidR="006E1B5C" w:rsidRDefault="006E1B5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AC70BC" w14:textId="77777777" w:rsidR="006E1B5C" w:rsidRDefault="006E1B5C" w:rsidP="00983BFD">
      <w:pPr>
        <w:spacing w:after="0"/>
      </w:pPr>
      <w:r>
        <w:separator/>
      </w:r>
    </w:p>
  </w:footnote>
  <w:footnote w:type="continuationSeparator" w:id="0">
    <w:p w14:paraId="208039F5" w14:textId="77777777" w:rsidR="006E1B5C" w:rsidRDefault="006E1B5C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revisionView w:markup="0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3510"/>
    <w:rsid w:val="00040635"/>
    <w:rsid w:val="00040964"/>
    <w:rsid w:val="0004263A"/>
    <w:rsid w:val="000471AD"/>
    <w:rsid w:val="000545EC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94CA4"/>
    <w:rsid w:val="00197F9C"/>
    <w:rsid w:val="001A037B"/>
    <w:rsid w:val="001A36A4"/>
    <w:rsid w:val="001C2285"/>
    <w:rsid w:val="001E1310"/>
    <w:rsid w:val="001E4187"/>
    <w:rsid w:val="001F2743"/>
    <w:rsid w:val="001F3D76"/>
    <w:rsid w:val="002030AD"/>
    <w:rsid w:val="00205520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36FB8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D5520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64DBB"/>
    <w:rsid w:val="006735BF"/>
    <w:rsid w:val="00674DDA"/>
    <w:rsid w:val="00677569"/>
    <w:rsid w:val="0069022D"/>
    <w:rsid w:val="00690459"/>
    <w:rsid w:val="0069337C"/>
    <w:rsid w:val="006A5F2F"/>
    <w:rsid w:val="006B0D22"/>
    <w:rsid w:val="006C033F"/>
    <w:rsid w:val="006C7390"/>
    <w:rsid w:val="006E1B5C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947DF"/>
    <w:rsid w:val="007A7CF4"/>
    <w:rsid w:val="007B0DF1"/>
    <w:rsid w:val="007B44DA"/>
    <w:rsid w:val="007C258A"/>
    <w:rsid w:val="007C6463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86FA8"/>
    <w:rsid w:val="008B390A"/>
    <w:rsid w:val="008B3D76"/>
    <w:rsid w:val="008B6EF8"/>
    <w:rsid w:val="008E67A8"/>
    <w:rsid w:val="008F5B09"/>
    <w:rsid w:val="00915922"/>
    <w:rsid w:val="00922418"/>
    <w:rsid w:val="009328F9"/>
    <w:rsid w:val="00936711"/>
    <w:rsid w:val="00937C6C"/>
    <w:rsid w:val="00952572"/>
    <w:rsid w:val="00953F57"/>
    <w:rsid w:val="00961346"/>
    <w:rsid w:val="00973A0D"/>
    <w:rsid w:val="00982494"/>
    <w:rsid w:val="00983BFD"/>
    <w:rsid w:val="009A2AD9"/>
    <w:rsid w:val="009A4E79"/>
    <w:rsid w:val="009C4167"/>
    <w:rsid w:val="009D3169"/>
    <w:rsid w:val="009E06BE"/>
    <w:rsid w:val="009E2854"/>
    <w:rsid w:val="00A10C02"/>
    <w:rsid w:val="00A11C96"/>
    <w:rsid w:val="00A13EF2"/>
    <w:rsid w:val="00A21230"/>
    <w:rsid w:val="00A30692"/>
    <w:rsid w:val="00A33396"/>
    <w:rsid w:val="00A33E96"/>
    <w:rsid w:val="00A44BD7"/>
    <w:rsid w:val="00A653CE"/>
    <w:rsid w:val="00A65B29"/>
    <w:rsid w:val="00A74A97"/>
    <w:rsid w:val="00A86493"/>
    <w:rsid w:val="00AA0080"/>
    <w:rsid w:val="00AB35DC"/>
    <w:rsid w:val="00AC1255"/>
    <w:rsid w:val="00AC4893"/>
    <w:rsid w:val="00AC4B09"/>
    <w:rsid w:val="00AC78FD"/>
    <w:rsid w:val="00AD1ABA"/>
    <w:rsid w:val="00AD1ED2"/>
    <w:rsid w:val="00AD4CD6"/>
    <w:rsid w:val="00AE4012"/>
    <w:rsid w:val="00AE7BFA"/>
    <w:rsid w:val="00AF0BB9"/>
    <w:rsid w:val="00AF19C0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6D84"/>
    <w:rsid w:val="00BB3E18"/>
    <w:rsid w:val="00BE2E0E"/>
    <w:rsid w:val="00BF433E"/>
    <w:rsid w:val="00BF5423"/>
    <w:rsid w:val="00BF592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87FB9"/>
    <w:rsid w:val="00C937C0"/>
    <w:rsid w:val="00C97E6E"/>
    <w:rsid w:val="00CB5809"/>
    <w:rsid w:val="00CB6298"/>
    <w:rsid w:val="00CD5048"/>
    <w:rsid w:val="00CE5819"/>
    <w:rsid w:val="00D13D8D"/>
    <w:rsid w:val="00D16FAE"/>
    <w:rsid w:val="00D2350D"/>
    <w:rsid w:val="00D241B7"/>
    <w:rsid w:val="00D3484D"/>
    <w:rsid w:val="00D54F14"/>
    <w:rsid w:val="00D56FED"/>
    <w:rsid w:val="00D624E7"/>
    <w:rsid w:val="00D6423D"/>
    <w:rsid w:val="00D65735"/>
    <w:rsid w:val="00D845C5"/>
    <w:rsid w:val="00DA077A"/>
    <w:rsid w:val="00DB366F"/>
    <w:rsid w:val="00DC24CD"/>
    <w:rsid w:val="00DD3E11"/>
    <w:rsid w:val="00DD68F8"/>
    <w:rsid w:val="00DE6DAA"/>
    <w:rsid w:val="00E07D7D"/>
    <w:rsid w:val="00E174D7"/>
    <w:rsid w:val="00E21194"/>
    <w:rsid w:val="00E21B87"/>
    <w:rsid w:val="00E25A80"/>
    <w:rsid w:val="00E34E3E"/>
    <w:rsid w:val="00E400D5"/>
    <w:rsid w:val="00E42B13"/>
    <w:rsid w:val="00E9023A"/>
    <w:rsid w:val="00EA4056"/>
    <w:rsid w:val="00EB1456"/>
    <w:rsid w:val="00EB1F40"/>
    <w:rsid w:val="00EC1645"/>
    <w:rsid w:val="00ED7D78"/>
    <w:rsid w:val="00EE0E82"/>
    <w:rsid w:val="00EE3409"/>
    <w:rsid w:val="00EE595A"/>
    <w:rsid w:val="00F1444B"/>
    <w:rsid w:val="00F14803"/>
    <w:rsid w:val="00F23E6A"/>
    <w:rsid w:val="00F252DD"/>
    <w:rsid w:val="00F5652C"/>
    <w:rsid w:val="00F60D82"/>
    <w:rsid w:val="00F70304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8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stoa.org/epidoc/gl/latest/app-glossary.html" TargetMode="External"/><Relationship Id="rId20" Type="http://schemas.openxmlformats.org/officeDocument/2006/relationships/hyperlink" Target="http://papyri.info/editor/documentation?docotype=text" TargetMode="External"/><Relationship Id="rId21" Type="http://schemas.openxmlformats.org/officeDocument/2006/relationships/hyperlink" Target="https://www.zotero.org/groups/coptic_scriptorium/items/collectionKey/8IHTW3NZ" TargetMode="Externa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://www.sfb632.uni-potsdam.de/annis/" TargetMode="External"/><Relationship Id="rId11" Type="http://schemas.openxmlformats.org/officeDocument/2006/relationships/hyperlink" Target="http://coptic.pacific.edu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image" Target="media/image4.png"/><Relationship Id="rId16" Type="http://schemas.openxmlformats.org/officeDocument/2006/relationships/image" Target="media/image5.png"/><Relationship Id="rId17" Type="http://schemas.openxmlformats.org/officeDocument/2006/relationships/image" Target="media/image6.png"/><Relationship Id="rId18" Type="http://schemas.openxmlformats.org/officeDocument/2006/relationships/image" Target="media/image7.png"/><Relationship Id="rId19" Type="http://schemas.openxmlformats.org/officeDocument/2006/relationships/hyperlink" Target="http://sourceforge.net/p/epidoc/code/HEAD/tree/trunk/guidelines/msword/cheatsheet.doc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1878446-1E24-6D42-9F81-C6267A21DE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0</Pages>
  <Words>4349</Words>
  <Characters>24791</Characters>
  <Application>Microsoft Macintosh Word</Application>
  <DocSecurity>0</DocSecurity>
  <Lines>206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290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Carrie Schroeder</cp:lastModifiedBy>
  <cp:revision>11</cp:revision>
  <cp:lastPrinted>2015-03-19T21:12:00Z</cp:lastPrinted>
  <dcterms:created xsi:type="dcterms:W3CDTF">2015-01-30T21:20:00Z</dcterms:created>
  <dcterms:modified xsi:type="dcterms:W3CDTF">2015-03-19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